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0D2E9B1" w:rsidR="00493C01" w:rsidRPr="0014050F" w:rsidRDefault="00493C01" w:rsidP="00493C01">
      <w:r w:rsidRPr="0014050F">
        <w:t>2: We develop</w:t>
      </w:r>
      <w:r w:rsidR="00C77761">
        <w:t>ed</w:t>
      </w:r>
      <w:r w:rsidRPr="0014050F">
        <w:t xml:space="preserve">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6A6155">
        <w:t>.</w:t>
      </w:r>
      <w:r w:rsidR="00DA72A4">
        <w:t xml:space="preserve"> </w:t>
      </w:r>
      <w:r w:rsidR="006A6155">
        <w:t>A</w:t>
      </w:r>
      <w:r w:rsidR="00DA72A4">
        <w:t xml:space="preserve"> separate tool calculates a relative weight of each break</w:t>
      </w:r>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r w:rsidR="00F40045" w:rsidRPr="00841C12">
        <w:rPr>
          <w:i/>
        </w:rPr>
        <w:t>Danaus plexippus</w:t>
      </w:r>
      <w:r w:rsidR="00F40045">
        <w:t>)</w:t>
      </w:r>
      <w:r w:rsidRPr="0014050F">
        <w:t>.</w:t>
      </w:r>
    </w:p>
    <w:p w14:paraId="2FF4874F" w14:textId="682AA009" w:rsidR="00DA72A4" w:rsidRDefault="00493C01" w:rsidP="00493C01">
      <w:r w:rsidRPr="0014050F">
        <w:t xml:space="preserve">3: We found that under low </w:t>
      </w:r>
      <w:r w:rsidR="00F40045">
        <w:t xml:space="preserve">environmental/sampling </w:t>
      </w:r>
      <w:r w:rsidRPr="0014050F">
        <w:t xml:space="preserve">error, the </w:t>
      </w:r>
      <w:r w:rsidR="00DA72A4">
        <w:t xml:space="preserve">break point sets selected by the </w:t>
      </w:r>
      <w:r w:rsidRPr="0014050F">
        <w:t xml:space="preserve">regime shift detector </w:t>
      </w:r>
      <w:r w:rsidR="00DA72A4">
        <w:t>contained the simulation parameters of with 70%-100 accuracy</w:t>
      </w:r>
      <w:r w:rsidR="00F66560">
        <w:t>, with the most complex parameterization conditions (i.e. time series with many break points) least likely to be detected by the model. In these complex cases, t</w:t>
      </w:r>
      <w:r w:rsidR="00DA72A4">
        <w:t xml:space="preserve">he regime shift detector model </w:t>
      </w:r>
      <w:r w:rsidR="00F66560">
        <w:t>generally identified the break point sets within the set of break points ‘found’ in the top ranked</w:t>
      </w:r>
      <w:r w:rsidR="00DA72A4">
        <w:t>:</w:t>
      </w:r>
      <w:r w:rsidR="00F66560">
        <w:t xml:space="preserve"> that is,</w:t>
      </w:r>
      <w:r w:rsidR="00DA72A4">
        <w:t xml:space="preserve"> top ranked break point combinations were most likely to identify additional potential breaks in the time series data. The weighting tool generally separated breaks intentionally placed in simulated data to those due to sampling error, although the magnitude of the difference varied with other simulation par</w:t>
      </w:r>
      <w:r w:rsidR="000237F7">
        <w:t>a</w:t>
      </w:r>
      <w:r w:rsidR="00DA72A4">
        <w:t>meters.</w:t>
      </w:r>
      <w:r w:rsidR="00342D01">
        <w:t xml:space="preserve"> </w:t>
      </w:r>
    </w:p>
    <w:p w14:paraId="34F7EE4C" w14:textId="11CC6460" w:rsidR="00493C01" w:rsidRPr="0014050F" w:rsidRDefault="00DA72A4" w:rsidP="00493C01">
      <w:r>
        <w:t xml:space="preserve">4: </w:t>
      </w:r>
      <w:r w:rsidR="00493C01" w:rsidRPr="0014050F">
        <w:t>In our case study examining the invasion process of</w:t>
      </w:r>
      <w:r w:rsidR="00493C01">
        <w:t xml:space="preserve"> </w:t>
      </w:r>
      <w:r w:rsidR="00427B15">
        <w:t>Asian ladybeetles</w:t>
      </w:r>
      <w:r w:rsidR="00493C01" w:rsidRPr="0014050F">
        <w:t>, the regime shift detector identified shifts in population cycling associated with</w:t>
      </w:r>
      <w:r w:rsidR="00493C01">
        <w:t xml:space="preserve"> known variation in</w:t>
      </w:r>
      <w:r w:rsidR="00493C01" w:rsidRPr="0014050F">
        <w:t xml:space="preserve"> prey availability. </w:t>
      </w:r>
      <w:r w:rsidR="00C979A1">
        <w:t>T</w:t>
      </w:r>
      <w:r w:rsidR="00493C01" w:rsidRPr="0014050F">
        <w:t xml:space="preserve">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 greater uncertainty about the number and location of breaks in the time series data</w:t>
      </w:r>
      <w:r w:rsidR="00AC237C">
        <w:t xml:space="preserve">: several equivalently performing break point combinations had widely divergent weights associated with their break points, suggesting multiple, super-imposed biological processes are driving the dynamics of this </w:t>
      </w:r>
      <w:r w:rsidR="00427B15">
        <w:t>species</w:t>
      </w:r>
      <w:r>
        <w:t>.</w:t>
      </w:r>
    </w:p>
    <w:p w14:paraId="267DAE0E" w14:textId="77CE0A79" w:rsidR="00493C01" w:rsidRPr="0014050F" w:rsidRDefault="00DA72A4" w:rsidP="00493C01">
      <w:r>
        <w:t>5</w:t>
      </w:r>
      <w:r w:rsidR="00493C01" w:rsidRPr="0014050F">
        <w:t xml:space="preserve">: </w:t>
      </w:r>
      <w:r w:rsidR="00342D01">
        <w:t>Th</w:t>
      </w:r>
      <w:r w:rsidR="00342D01">
        <w:t>e regime shift detector functions as a method for identifying hypothetical break points within time series data, and the weighting tool provides a means of quantifying the strength of evidence for each break point.</w:t>
      </w:r>
      <w:r w:rsidR="00342D01">
        <w:t xml:space="preserve"> </w:t>
      </w:r>
      <w:r w:rsidR="00493C01" w:rsidRPr="0014050F">
        <w:t>When interpreted in the context of known species biology, the regime shift d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73773A39"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lag</w:t>
      </w:r>
      <w:r w:rsidR="006A724C">
        <w:t xml:space="preserve"> effect</w:t>
      </w:r>
      <w:r w:rsidRPr="00FD22E9">
        <w:t xml:space="preserve">s (Bjørnstad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w:t>
      </w:r>
      <w:r w:rsidR="00F47012">
        <w:t xml:space="preserve">simple dynamic </w:t>
      </w:r>
      <w:r>
        <w:t xml:space="preserve">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0019066"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 xml:space="preserve">regime shifts would simultaneously allow us to identify when shifts in population cycling processes occur and further quantify the specific changes to the underlying dynamic driving population size changes. </w:t>
      </w:r>
    </w:p>
    <w:p w14:paraId="53AB54FA" w14:textId="76D8B112" w:rsidR="00024214" w:rsidRPr="0014050F" w:rsidRDefault="00493C01" w:rsidP="00024214">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the regime shift detector identified shifts in population cycling associated with</w:t>
      </w:r>
      <w:r w:rsidR="00024214">
        <w:t xml:space="preserve"> known variation in</w:t>
      </w:r>
      <w:r w:rsidR="00024214" w:rsidRPr="0014050F">
        <w:t xml:space="preserve"> prey availability</w:t>
      </w:r>
      <w:r w:rsidR="00024214">
        <w:t>, with a moderate-high weight break associated with prey arrival and a moderate-low weight break associated with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 xml:space="preserve">with greater uncertainty about the number and location of breaks in the time series data: several equivalently performing break point combinations had widely divergent weights associated with their break points, suggesting multiple, super-imposed biological processes are driving the dynamics of this </w:t>
      </w:r>
      <w:r w:rsidR="00427B15">
        <w:t>species</w:t>
      </w:r>
      <w:r w:rsidR="00024214">
        <w:t>.</w:t>
      </w:r>
    </w:p>
    <w:p w14:paraId="6EE7E66A" w14:textId="35F0A5D8" w:rsidR="00024214" w:rsidRPr="0014050F" w:rsidRDefault="00024214" w:rsidP="00024214">
      <w:r>
        <w:t xml:space="preserve">The regime shift detector functions as a method for identifying hypothetical break points within time series data, and the weighting tool provides a means of quantifying the strength of evidence for each break point. </w:t>
      </w:r>
      <w:r w:rsidRPr="0014050F">
        <w:t>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t>such</w:t>
      </w:r>
      <w:r w:rsidRPr="0014050F">
        <w:t xml:space="preserve"> tools </w:t>
      </w:r>
      <w:r>
        <w:t>can improve understanding of the conditions under which population dynamics shift to other states</w:t>
      </w:r>
      <w:r w:rsidRPr="0014050F">
        <w:t>.</w:t>
      </w:r>
    </w:p>
    <w:p w14:paraId="196BB27E" w14:textId="77777777" w:rsidR="00024214" w:rsidRDefault="00024214" w:rsidP="00493C01"/>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3F05E5B9" w:rsidR="00493C01" w:rsidRPr="00562E12" w:rsidRDefault="00437466"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956DF74"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74C74A4A" w:rsidR="00493C01" w:rsidRDefault="00493C01" w:rsidP="00493C01">
      <w:r>
        <w:lastRenderedPageBreak/>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of  2,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585461E5" w:rsidR="00493C01" w:rsidRPr="00DA72A4" w:rsidRDefault="00493C01" w:rsidP="004628BA">
      <w:r>
        <w:t xml:space="preserve">After fitting each subset for a given break point combination, we </w:t>
      </w:r>
      <w:r w:rsidR="00A96EC1">
        <w:t xml:space="preserve">evaluate </w:t>
      </w:r>
      <w:r>
        <w:t>the model’s Akaike Information Criteria for small sample sizes (AICc)</w:t>
      </w:r>
      <w:r w:rsidR="002907A7">
        <w:t xml:space="preserve"> by </w:t>
      </w:r>
      <w:r>
        <w:t>calculat</w:t>
      </w:r>
      <w:r w:rsidR="002907A7">
        <w:t>ing</w:t>
      </w:r>
      <w:r>
        <w:t xml:space="preserve"> AIC</w:t>
      </w:r>
      <w:r w:rsidR="002907A7">
        <w:t>c values</w:t>
      </w:r>
      <w:r>
        <w:t xml:space="preserve"> for each </w:t>
      </w:r>
      <w:r w:rsidR="002D4506">
        <w:t xml:space="preserve">segment </w:t>
      </w:r>
      <w:r>
        <w:t>and sum</w:t>
      </w:r>
      <w:r w:rsidR="00EA2CE8">
        <w:t>ming</w:t>
      </w:r>
      <w:r>
        <w:t xml:space="preserve">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 xml:space="preserve">considered to have better performance. </w:t>
      </w:r>
      <w:r w:rsidR="00C64C9C">
        <w:t xml:space="preserve">Models with </w:t>
      </w:r>
      <w:r>
        <w:t>AICc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associated with a given break in a time series identified by the regime shift detector, we develop an extension of Burnham and Anderson’s (2002) Relative Variable Importance method. To accomplish this, we compute the Akaike weight </w:t>
      </w:r>
      <w:r w:rsidR="00DA72A4" w:rsidRPr="000237F7">
        <w:rPr>
          <w:i/>
        </w:rPr>
        <w:t>w</w:t>
      </w:r>
      <w:r w:rsidR="00DA72A4">
        <w:rPr>
          <w:vertAlign w:val="subscript"/>
        </w:rPr>
        <w:t xml:space="preserve">i </w:t>
      </w:r>
      <w:r w:rsidR="00DA72A4">
        <w:t>for each break point combination, and, for each potential break point, sum</w:t>
      </w:r>
      <w:r w:rsidR="004628BA">
        <w:t xml:space="preserve"> </w:t>
      </w:r>
      <w:r w:rsidR="00DA72A4">
        <w:t xml:space="preserve">the Akaike weights across all break point combinations in which that break point </w:t>
      </w:r>
      <w:r w:rsidR="004628BA">
        <w:t>appear</w:t>
      </w:r>
      <w:r w:rsidR="004628BA">
        <w:t>s</w:t>
      </w:r>
      <w:r w:rsidR="00DA72A4">
        <w:t xml:space="preserve">, allowing us to compute a relative ‘break weight.’ </w:t>
      </w:r>
      <w:r w:rsidR="004628BA">
        <w:t>We selected AICc as our information criterion to use for model selection within the regime shift detector because it provided a balance of simplicity and sensitivity, however, we also completed a parallel analysis with an identical procedure, using AIC as the information criterion for decision-making, which is documented in appendix S2.</w:t>
      </w:r>
    </w:p>
    <w:p w14:paraId="06E2E117" w14:textId="04D1A007"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w:t>
      </w:r>
      <w:r w:rsidR="00562B91">
        <w:t xml:space="preserve">also </w:t>
      </w:r>
      <w:r>
        <w:t xml:space="preserve">summarize the role of each function in </w:t>
      </w:r>
      <w:r w:rsidR="008B4743">
        <w:t xml:space="preserve">the supplemental files (see </w:t>
      </w:r>
      <w:r>
        <w:t>S1</w:t>
      </w:r>
      <w:r w:rsidR="00562B91">
        <w:t>)</w:t>
      </w:r>
      <w:r>
        <w:t>.</w:t>
      </w:r>
    </w:p>
    <w:p w14:paraId="48E1EDBC" w14:textId="77777777" w:rsidR="00493C01" w:rsidRDefault="00493C01" w:rsidP="00493C01">
      <w:pPr>
        <w:rPr>
          <w:i/>
        </w:rPr>
      </w:pPr>
      <w:r w:rsidRPr="00F03FA1">
        <w:rPr>
          <w:i/>
        </w:rPr>
        <w:t>Simulation</w:t>
      </w:r>
      <w:r>
        <w:rPr>
          <w:i/>
        </w:rPr>
        <w:t xml:space="preserve"> study</w:t>
      </w:r>
    </w:p>
    <w:p w14:paraId="1E6A143C" w14:textId="3755CA5F"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AICc values (i.e. within 2 units of the best-performing fit)</w:t>
      </w:r>
      <w:r>
        <w:t>.</w:t>
      </w:r>
      <w:r w:rsidR="004903CF">
        <w:t xml:space="preserve"> We tested the performance of the regime shift detector model under a variety of plausible parameter spaces. </w:t>
      </w:r>
      <w:r w:rsidR="00BA1167">
        <w:t>To do this</w:t>
      </w:r>
      <w:r w:rsidR="0062727D">
        <w:t xml:space="preserve">, </w:t>
      </w:r>
      <w:r w:rsidR="002306B7">
        <w:t>we</w:t>
      </w:r>
      <w:r w:rsidR="00FF1C36">
        <w:t xml:space="preserve"> first started with a stable </w:t>
      </w:r>
      <w:r w:rsidR="00427B15">
        <w:t>dynamic</w:t>
      </w:r>
      <w:r w:rsidR="005E245C">
        <w:t xml:space="preserve"> (in which </w:t>
      </w:r>
      <w:r w:rsidR="002306B7" w:rsidRPr="00591134">
        <w:rPr>
          <w:i/>
        </w:rPr>
        <w:t>N</w:t>
      </w:r>
      <w:r w:rsidR="005E245C">
        <w:rPr>
          <w:i/>
          <w:vertAlign w:val="subscript"/>
        </w:rPr>
        <w:t>1</w:t>
      </w:r>
      <w:r w:rsidR="002306B7">
        <w:t xml:space="preserve"> </w:t>
      </w:r>
      <w:r w:rsidR="005E245C">
        <w:t xml:space="preserve">= </w:t>
      </w:r>
      <w:r w:rsidR="002306B7">
        <w:t xml:space="preserve">3000, </w:t>
      </w:r>
      <w:r w:rsidR="002306B7" w:rsidRPr="00042E44">
        <w:rPr>
          <w:i/>
        </w:rPr>
        <w:t>r</w:t>
      </w:r>
      <w:r w:rsidR="005E245C">
        <w:rPr>
          <w:i/>
        </w:rPr>
        <w:t xml:space="preserve"> = 2</w:t>
      </w:r>
      <w:r w:rsidR="002306B7">
        <w:t xml:space="preserve"> and </w:t>
      </w:r>
      <w:r w:rsidR="002306B7" w:rsidRPr="00042E44">
        <w:rPr>
          <w:i/>
        </w:rPr>
        <w:t>K</w:t>
      </w:r>
      <w:r w:rsidR="005E245C">
        <w:rPr>
          <w:i/>
        </w:rPr>
        <w:t xml:space="preserve"> = </w:t>
      </w:r>
      <w:r w:rsidR="00557DB0">
        <w:rPr>
          <w:i/>
        </w:rPr>
        <w:t>2</w:t>
      </w:r>
      <w:r w:rsidR="005E245C">
        <w:rPr>
          <w:i/>
        </w:rPr>
        <w:t>000</w:t>
      </w:r>
      <w:r w:rsidR="002306B7">
        <w:t xml:space="preserve">  </w:t>
      </w:r>
      <w:r w:rsidR="005E245C">
        <w:t xml:space="preserve">and then ran for </w:t>
      </w:r>
      <w:r w:rsidR="00DA72A4">
        <w:t xml:space="preserve">20 </w:t>
      </w:r>
      <w:r w:rsidR="00624818">
        <w:t>years</w:t>
      </w:r>
      <w:r w:rsidR="00E7326A">
        <w:t xml:space="preserve"> with no  breaks</w:t>
      </w:r>
      <w:r w:rsidR="005E245C">
        <w:t>)</w:t>
      </w:r>
      <w:r w:rsidR="002306B7">
        <w:t xml:space="preserve">.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0%, 10%</w:t>
      </w:r>
      <w:r w:rsidR="00DA72A4">
        <w:t>, 25%, 50%</w:t>
      </w:r>
      <w:r w:rsidR="00F6528D">
        <w:t>,</w:t>
      </w:r>
      <w:r w:rsidR="00DA72A4">
        <w:t xml:space="preserve"> 75</w:t>
      </w:r>
      <w:r w:rsidR="00F6528D">
        <w:t xml:space="preserve">%) while holding all other parameters constant. </w:t>
      </w:r>
      <w:r w:rsidR="00DA72A4">
        <w:t xml:space="preserve">We examined the effect of the size of </w:t>
      </w:r>
      <w:r w:rsidR="00DA72A4" w:rsidRPr="000237F7">
        <w:rPr>
          <w:i/>
        </w:rPr>
        <w:t xml:space="preserve">r </w:t>
      </w:r>
      <w:r w:rsidR="00DA72A4">
        <w:t xml:space="preserve">on model performance by creating </w:t>
      </w:r>
      <w:r w:rsidR="003A4ED0">
        <w:t>scenarios</w:t>
      </w:r>
      <w:r w:rsidR="00DA72A4">
        <w:t xml:space="preserve"> with different starting values of </w:t>
      </w:r>
      <w:r w:rsidR="00DA72A4" w:rsidRPr="000237F7">
        <w:rPr>
          <w:i/>
        </w:rPr>
        <w:t>r</w:t>
      </w:r>
      <w:r w:rsidR="00DA72A4">
        <w:t xml:space="preserve"> </w:t>
      </w:r>
      <w:r w:rsidR="00FB13EC">
        <w:t xml:space="preserve"> </w:t>
      </w:r>
      <w:r w:rsidR="00DA72A4">
        <w:t xml:space="preserve">(0.5,  1, 1.5, 2).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w:t>
      </w:r>
      <w:r w:rsidR="00786E52">
        <w:lastRenderedPageBreak/>
        <w:t xml:space="preserve">the standard deviation to the population size used in the simulations, </w:t>
      </w:r>
      <w:r>
        <w:t xml:space="preserve">and the expected value of N(t+1) was multiplied by this value to simulat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xml:space="preserve">. Each of these scenarios was run on </w:t>
      </w:r>
      <w:r w:rsidR="00DA72A4">
        <w:t xml:space="preserve">250 </w:t>
      </w:r>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other parameters constant. </w:t>
      </w:r>
    </w:p>
    <w:p w14:paraId="4A7C3025" w14:textId="1BEF63CD" w:rsidR="00312392" w:rsidRDefault="00312392" w:rsidP="00493C01">
      <w:r>
        <w:t>We examined the regime shift detector’s performance</w:t>
      </w:r>
      <w:r w:rsidR="001301A4">
        <w:t xml:space="preserve"> for all test scenarios </w:t>
      </w:r>
      <w:r>
        <w:t xml:space="preserve">from two perspectives. First, we evaluated </w:t>
      </w:r>
      <w:r w:rsidR="001301A4">
        <w:t>the ability of the model to detect scenario initialization conditions within the set of equivalent 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Then, we examined the performance of the singular top-ranked break point combination </w:t>
      </w:r>
      <w:r w:rsidR="00557DB0">
        <w:t xml:space="preserve">(regardless of the presence of break point combinations with equivalent performance) </w:t>
      </w:r>
      <w:r w:rsidR="001301A4">
        <w:t>in greater depth. We also examined the performance of the break-point weighting tool from the perspective of its average and ‘worst-case’ weightings of correct and erroneous break points.</w:t>
      </w:r>
      <w:commentRangeStart w:id="0"/>
      <w:commentRangeEnd w:id="0"/>
    </w:p>
    <w:p w14:paraId="6697162A" w14:textId="0E36AB88" w:rsidR="00493C01" w:rsidRDefault="00493C01" w:rsidP="00493C01">
      <w:r>
        <w:t xml:space="preserve">In general, </w:t>
      </w:r>
      <w:r w:rsidR="00772675">
        <w:t>scenario</w:t>
      </w:r>
      <w:r w:rsidR="00075BF1">
        <w:t xml:space="preserve"> conditions were detected within the equivalently </w:t>
      </w:r>
      <w:r w:rsidR="00BC62D0">
        <w:t>performing break</w:t>
      </w:r>
      <w:r w:rsidR="00075BF1">
        <w:t xml:space="preserve"> point combination sets with &gt;70% accuracy under nearly all parameterization scenarios</w:t>
      </w:r>
      <w:r w:rsidR="00772675">
        <w:t>, and this accuracy was consistent to values of error nearing 15%</w:t>
      </w:r>
      <w:r w:rsidR="00075BF1">
        <w:t xml:space="preserve"> </w:t>
      </w:r>
      <w:r>
        <w:t xml:space="preserve">(Fig. </w:t>
      </w:r>
      <w:r w:rsidR="00977866">
        <w:t>1</w:t>
      </w:r>
      <w:r w:rsidR="00950939">
        <w:t>).</w:t>
      </w:r>
      <w:r w:rsidR="00075BF1">
        <w:t xml:space="preserve"> </w:t>
      </w:r>
      <w:r w:rsidR="008032E9">
        <w:t>The regime shift detector correctly identified</w:t>
      </w:r>
      <w:r>
        <w:t xml:space="preserve"> </w:t>
      </w:r>
      <w:r w:rsidR="00123B72">
        <w:t xml:space="preserve">scenario </w:t>
      </w:r>
      <w:r>
        <w:t xml:space="preserve">break point combinations </w:t>
      </w:r>
      <w:r w:rsidR="00075BF1">
        <w:t xml:space="preserve"> within its equivalent break point set </w:t>
      </w:r>
      <w:r>
        <w:t>in</w:t>
      </w:r>
      <w:r w:rsidR="00075BF1">
        <w:t xml:space="preserve"> virtually</w:t>
      </w:r>
      <w:r>
        <w:t xml:space="preserve"> </w:t>
      </w:r>
      <w:r w:rsidR="00075BF1">
        <w:t>100</w:t>
      </w:r>
      <w:r>
        <w:t>% of scenarios initiated with two break points</w:t>
      </w:r>
      <w:r w:rsidR="00075BF1">
        <w:t>, &gt;9</w:t>
      </w:r>
      <w:r>
        <w:t>0% of scenarios initiated with one break point</w:t>
      </w:r>
      <w:r w:rsidR="00075BF1">
        <w:t xml:space="preserve"> and &gt;80%  of zero break simulations, and this performance remained roughly consistent with varied experimental noise</w:t>
      </w:r>
      <w:r>
        <w:t xml:space="preserve">(Fig. </w:t>
      </w:r>
      <w:r w:rsidR="00977866">
        <w:t>1</w:t>
      </w:r>
      <w:r>
        <w:t xml:space="preserve"> A</w:t>
      </w:r>
      <w:r w:rsidR="00075BF1">
        <w:t>)</w:t>
      </w:r>
      <w:r>
        <w:t xml:space="preserve">.  </w:t>
      </w:r>
      <w:r w:rsidR="00075BF1">
        <w:t xml:space="preserve">A very similar trend of model performance was observed over varying starting values of </w:t>
      </w:r>
      <w:r w:rsidR="00075BF1" w:rsidRPr="00BC62D0">
        <w:rPr>
          <w:i/>
        </w:rPr>
        <w:t>r</w:t>
      </w:r>
      <w:r w:rsidR="00075BF1">
        <w:t xml:space="preserve">, with roughly consistent performance of the regime shift detector model amongst the equivalent </w:t>
      </w:r>
      <w:r w:rsidR="00F1693F">
        <w:t>performing</w:t>
      </w:r>
      <w:r w:rsidR="00075BF1">
        <w:t xml:space="preserve"> break point combinations, regardless of</w:t>
      </w:r>
      <w:r w:rsidR="00075BF1" w:rsidRPr="00BC62D0">
        <w:rPr>
          <w:i/>
        </w:rPr>
        <w:t xml:space="preserve"> r</w:t>
      </w:r>
      <w:r w:rsidR="00075BF1">
        <w:t xml:space="preserve">, with accuracy reduced at extreme values of </w:t>
      </w:r>
      <w:r w:rsidR="00075BF1" w:rsidRPr="00BC62D0">
        <w:rPr>
          <w:i/>
        </w:rPr>
        <w:t xml:space="preserve">r </w:t>
      </w:r>
      <w:r w:rsidR="00075BF1">
        <w:t>(</w:t>
      </w:r>
      <w:r>
        <w:t xml:space="preserve"> Fig. </w:t>
      </w:r>
      <w:r w:rsidR="00977866">
        <w:t>1</w:t>
      </w:r>
      <w:r>
        <w:t xml:space="preserve"> B)</w:t>
      </w:r>
      <w:r w:rsidR="00075BF1">
        <w:t xml:space="preserve">.  </w:t>
      </w:r>
      <w:r w:rsidR="00D712B6">
        <w:t>Performance of t</w:t>
      </w:r>
      <w:r w:rsidR="00075BF1">
        <w:t xml:space="preserve">he regime shift detector model was </w:t>
      </w:r>
      <w:r w:rsidR="00123B72">
        <w:t xml:space="preserve">best with larger </w:t>
      </w:r>
      <w:r w:rsidR="00075BF1">
        <w:t xml:space="preserve">shifts in K </w:t>
      </w:r>
      <w:r w:rsidR="00123B72">
        <w:t>(</w:t>
      </w:r>
      <w:r w:rsidR="00123B72">
        <w:t>&gt;</w:t>
      </w:r>
      <w:r w:rsidR="00075BF1">
        <w:t xml:space="preserve">10%; Fig 1. C) </w:t>
      </w:r>
      <w:r>
        <w:t xml:space="preserve">and </w:t>
      </w:r>
      <w:r w:rsidR="00123B72">
        <w:t xml:space="preserve">smaller </w:t>
      </w:r>
      <w:r>
        <w:t xml:space="preserve">changes to </w:t>
      </w:r>
      <w:r w:rsidRPr="00042E44">
        <w:rPr>
          <w:i/>
        </w:rPr>
        <w:t xml:space="preserve">r </w:t>
      </w:r>
      <w:r w:rsidR="00123B72">
        <w:t>(</w:t>
      </w:r>
      <w:r w:rsidR="00123B72">
        <w:t>&lt;</w:t>
      </w:r>
      <w:r>
        <w:t xml:space="preserve">25%; Fig. </w:t>
      </w:r>
      <w:r w:rsidR="00977866">
        <w:t>1</w:t>
      </w:r>
      <w:r>
        <w:t xml:space="preserve"> </w:t>
      </w:r>
      <w:r w:rsidR="00075BF1">
        <w:t>D</w:t>
      </w:r>
      <w:r w:rsidR="00A001CE">
        <w:t xml:space="preserve">. This result </w:t>
      </w:r>
      <w:r w:rsidR="005932CA">
        <w:t xml:space="preserve">is </w:t>
      </w:r>
      <w:r w:rsidR="00A001CE">
        <w:t>somewhat counter-intuitive, as we would generally expect larger shift</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r w:rsidR="00075BF1">
        <w:t>E</w:t>
      </w:r>
      <w:r>
        <w:t xml:space="preserve">). </w:t>
      </w:r>
    </w:p>
    <w:p w14:paraId="5EFDE417" w14:textId="478E1C39" w:rsidR="005C5E4E" w:rsidRDefault="00527036" w:rsidP="00493C01">
      <w:bookmarkStart w:id="1" w:name="_Hlk487717425"/>
      <w:r>
        <w:t>W</w:t>
      </w:r>
      <w:r w:rsidR="00822D4A">
        <w:t xml:space="preserve">hen we examined </w:t>
      </w:r>
      <w:r w:rsidR="00493C01">
        <w:t>regime shift detector</w:t>
      </w:r>
      <w:r>
        <w:t>’s top ranked break point combinations in more depth</w:t>
      </w:r>
      <w:r w:rsidR="00C67276">
        <w:t xml:space="preserve">, </w:t>
      </w:r>
      <w:r w:rsidR="00822D4A">
        <w:t xml:space="preserve">we found that </w:t>
      </w:r>
      <w:r>
        <w:t xml:space="preserve">the majority of the errors in detecting the </w:t>
      </w:r>
      <w:r w:rsidR="00123B72">
        <w:t xml:space="preserve">scenario </w:t>
      </w:r>
      <w:r>
        <w:t>conditions could be attributed to finding additional, erroneous breaks, particularly in scenarios initiated with one or two breaks (Fig. 2)</w:t>
      </w:r>
      <w:r w:rsidR="00D24EDB">
        <w:t>.</w:t>
      </w:r>
      <w:r>
        <w:t xml:space="preserve"> We found the top ranked break point’s combination varied in performance similarly to that of the model set</w:t>
      </w:r>
      <w:r w:rsidR="00E7326A">
        <w:t>, although with slightly lower accuracy and</w:t>
      </w:r>
      <w:r>
        <w:t xml:space="preserve"> in more pronounced ways to extreme values of parameterization: model performance decreased with increasing noise</w:t>
      </w:r>
      <w:r w:rsidR="00443028">
        <w:t xml:space="preserve"> in the time series</w:t>
      </w:r>
      <w:r>
        <w:t xml:space="preserve"> (Fig 2 A), decreased slightly at low and high starting values of</w:t>
      </w:r>
      <w:r w:rsidRPr="00BC62D0">
        <w:rPr>
          <w:i/>
        </w:rPr>
        <w:t xml:space="preserve"> r</w:t>
      </w:r>
      <w:r>
        <w:t xml:space="preserve"> (Fig. 2 B), increased with increasing change in </w:t>
      </w:r>
      <w:r w:rsidRPr="00BC62D0">
        <w:rPr>
          <w:i/>
        </w:rPr>
        <w:t>K</w:t>
      </w:r>
      <w:r w:rsidR="00E7326A">
        <w:rPr>
          <w:i/>
        </w:rPr>
        <w:t xml:space="preserve">, </w:t>
      </w:r>
      <w:r>
        <w:t xml:space="preserve"> (</w:t>
      </w:r>
      <w:r w:rsidR="00E7326A">
        <w:t xml:space="preserve">generally peaking, in this case, when </w:t>
      </w:r>
      <w:r w:rsidR="00E93DE0">
        <w:t xml:space="preserve">K changed by &gt;20%; </w:t>
      </w:r>
      <w:r>
        <w:t>Fig. 2 C), decreased with</w:t>
      </w:r>
      <w:r w:rsidR="00123B72">
        <w:t xml:space="preserve"> larger </w:t>
      </w:r>
      <w:r>
        <w:t>change</w:t>
      </w:r>
      <w:r w:rsidR="00123B72">
        <w:t>s</w:t>
      </w:r>
      <w:r>
        <w:t xml:space="preserve"> in </w:t>
      </w:r>
      <w:r w:rsidRPr="00BC62D0">
        <w:rPr>
          <w:i/>
        </w:rPr>
        <w:t>r</w:t>
      </w:r>
      <w:r>
        <w:t xml:space="preserve"> (Fig 2 D). However, unlike the equivalently performing break point sets, top models containing the correct parameterization, plus additional break points remained roughly stable with increasing time series length (Fig. 2 E). </w:t>
      </w:r>
    </w:p>
    <w:p w14:paraId="4A77E940" w14:textId="4D470FB7" w:rsidR="00527036" w:rsidRDefault="005C5E4E" w:rsidP="00493C01">
      <w:r>
        <w:lastRenderedPageBreak/>
        <w:t>W</w:t>
      </w:r>
      <w:r w:rsidR="00527036">
        <w:t xml:space="preserve">e subjected the simulation data to a weighting analysis, providing a relative weight for each prospective break point identified by the regime shift detector model.  We found that </w:t>
      </w:r>
      <w:r w:rsidR="006B72C6">
        <w:t>in the vast majority of parameterization cases, the average weight of a ‘true’ break (i.e. one that was intentionally simulated in the data) typically exceeded a value of 0.8 (Fig. 3), whereas the weight of erroneous breaks averaged less than 0.2 in weight. The notable exception occurs when ‘true’ breaks correspond to very small shifts in K (Fig. 3 C). We also examined the break weights from a ‘worst-case’</w:t>
      </w:r>
      <w:r w:rsidR="00D24EDB">
        <w:t xml:space="preserve"> perspective: i.e. under idealized conditions, find the minimum weights we observe for ‘true’ break points, and simultaneously, the maximum weights we’d expect to observe for erroneous break points (Fig. 4).</w:t>
      </w:r>
      <w:r w:rsidR="0078690C">
        <w:t xml:space="preserve"> In general, even in these conditions, the lowest weight observed for a ‘true’ break was generally higher than the highest weight observed for an erroneous break, but the division between the two became less clear in higher complexity scenarios with more break points (Fig. 4). Increasing experimental noise (Fig. 4A), smaller shifts in K (Fig. 4 C), larger shifts in r (Fig. 4 D), and longer time series (Fig. 4 E) were all associated with less sensitivity in discerning between the true and erroneous break point signal.</w:t>
      </w:r>
      <w:bookmarkStart w:id="2" w:name="_GoBack"/>
      <w:bookmarkEnd w:id="2"/>
    </w:p>
    <w:bookmarkEnd w:id="1"/>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31044D57"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A47D1F">
        <w:t xml:space="preserve">5 </w:t>
      </w:r>
      <w:r>
        <w:t>A</w:t>
      </w:r>
      <w:r w:rsidR="00132F8B">
        <w:t>, AICc=-18.02</w:t>
      </w:r>
      <w:r>
        <w:t xml:space="preserve">). </w:t>
      </w:r>
      <w:r w:rsidR="003D7B3C">
        <w:t>However, the regime shift detector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Although the weights of both of these break points fall into a range intermediate to what we observed between ‘true’ and ‘erroneous’ breaks observed from our simulations, we expect that natural systems would behave in a less idealized manner, thus we conclude that there is reasonably strong evidence of a shift in dynamic rule after 2000, and a moderate-weak evidence for a shift after 2005. </w:t>
      </w:r>
      <w:r w:rsidR="003D7B3C">
        <w:t xml:space="preserve"> </w:t>
      </w:r>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xml:space="preserve">. The shift from 'phase B' to 'phase C' in 2005 </w:t>
      </w:r>
      <w:r w:rsidR="00604882">
        <w:lastRenderedPageBreak/>
        <w:t>is characterized</w:t>
      </w:r>
      <w:r>
        <w:t xml:space="preserve"> by a return to parameter estimates </w:t>
      </w:r>
      <w:r w:rsidR="00604882">
        <w:t xml:space="preserve">that were </w:t>
      </w:r>
      <w:r>
        <w:t xml:space="preserve">nearly identical to those observed for ‘phase A’ (Table 1, Fig. </w:t>
      </w:r>
      <w:r w:rsidR="00A47D1F">
        <w:t xml:space="preserve">5 </w:t>
      </w:r>
      <w:r>
        <w:t xml:space="preserve">B). </w:t>
      </w:r>
    </w:p>
    <w:p w14:paraId="4F31CA6B" w14:textId="7868DF0E"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CB7EEE" w:rsidRPr="00263647">
        <w:rPr>
          <w:i/>
        </w:rPr>
        <w:t>H.axyridis</w:t>
      </w:r>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eaker</w:t>
      </w:r>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6F0914E"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A47D1F">
        <w:t>6</w:t>
      </w:r>
      <w:r w:rsidR="005F74F8">
        <w:t>; AICc=120.18</w:t>
      </w:r>
      <w:r>
        <w:t xml:space="preserve">). </w:t>
      </w:r>
      <w:r w:rsidR="005F74F8">
        <w:t xml:space="preserve">However, the </w:t>
      </w:r>
      <w:r w:rsidR="00D74F97">
        <w:t xml:space="preserve">model </w:t>
      </w:r>
      <w:r w:rsidR="005F74F8">
        <w:t>indicated that two additional break point combinations, a single break after 2006 (AICc=121.87), and a two break combination of 2003 and 2008 (AICc=-121.86), had equivalent performance. The weight analysis suggested weights of 0.4</w:t>
      </w:r>
      <w:r w:rsidR="00E74F2C">
        <w:t>9</w:t>
      </w:r>
      <w:r w:rsidR="005F74F8">
        <w:t xml:space="preserve">, 0.14 and 0.26, for 2003, 2006 and 2008 respectively. As above, with our ladybeetle case study, the strength of evidence was strongest for the first break in 2003, and weaker for the secondary break.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r w:rsidR="00A47D1F">
        <w:t xml:space="preserve">6 </w:t>
      </w:r>
      <w:r>
        <w:t>B). However, model selection results were somewhat ambiguous</w:t>
      </w:r>
      <w:r w:rsidR="00C179E2">
        <w:t>: this secondary break did not appear in the top selected model, and the set of equivalently performing models contained contradictory structures, that is, they did not all select overlapping break point combinations.</w:t>
      </w:r>
      <w:r w:rsidR="00FC2E66">
        <w:t xml:space="preserve"> Yet, this apparent contradiction is not unexpected in the context of the biology of this species.</w:t>
      </w:r>
    </w:p>
    <w:p w14:paraId="7C05C850" w14:textId="05E75C4A" w:rsidR="001A760B" w:rsidRDefault="00217133" w:rsidP="001A760B">
      <w:r>
        <w:lastRenderedPageBreak/>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406545A0" w14:textId="089191EF" w:rsidR="00B92D42" w:rsidRDefault="00E74F2C" w:rsidP="00B92D42">
      <w:r>
        <w:t>Thus, t</w:t>
      </w:r>
      <w:r w:rsidR="00B92D42">
        <w:t xml:space="preserve">here is biological support </w:t>
      </w:r>
      <w:r w:rsidR="00195C58">
        <w:t xml:space="preserve">for </w:t>
      </w:r>
      <w:r>
        <w:t>essentially all the break points selected by our model</w:t>
      </w:r>
      <w:r w:rsidR="00DB1ACD">
        <w:t>- or, indeed, changes occurring in a combination of pulsed and smooth processes.</w:t>
      </w:r>
      <w:r w:rsidR="00B92D42">
        <w:t xml:space="preserve"> 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Zaya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p>
    <w:p w14:paraId="2DC1886C" w14:textId="10FCA8E2" w:rsidR="00493C01" w:rsidRDefault="00493C01" w:rsidP="00493C01">
      <w:pPr>
        <w:rPr>
          <w:b/>
        </w:rPr>
      </w:pPr>
      <w:r w:rsidRPr="00633A5C">
        <w:rPr>
          <w:b/>
        </w:rPr>
        <w:t>Discussion</w:t>
      </w:r>
    </w:p>
    <w:p w14:paraId="04359AA3" w14:textId="4F0F7A1E" w:rsidR="00CF1B74" w:rsidRDefault="00CF1B74" w:rsidP="003020A3">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3020A3">
        <w:t>The regime shift detector, as describes here, uses the Ricker model as its central structure. However, the central dynamic model could be changed or modified to incorporated more complicated population processes as well as covariates (for example, if a population ha</w:t>
      </w:r>
      <w:r w:rsidR="006B4D08">
        <w:t xml:space="preserve">s </w:t>
      </w:r>
      <w:r w:rsidR="003020A3">
        <w:t>a known response to temperature or another environmental variable).</w:t>
      </w:r>
    </w:p>
    <w:p w14:paraId="4D2E9790" w14:textId="6F43E0D4" w:rsidR="004903CF" w:rsidRDefault="00CF1B74" w:rsidP="00EC7A7F">
      <w:r>
        <w:t xml:space="preserve">The </w:t>
      </w:r>
      <w:r w:rsidR="00A81D0C">
        <w:t xml:space="preserve">model in the </w:t>
      </w:r>
      <w:r>
        <w:t xml:space="preserve">regime shift detector </w:t>
      </w:r>
      <w:r w:rsidR="00A81D0C">
        <w:t>is</w:t>
      </w:r>
      <w:r>
        <w:t xml:space="preserve"> a compromise between sensitivity and simplicity.</w:t>
      </w:r>
      <w:r w:rsidR="004903CF">
        <w:t xml:space="preserve"> We found that, in general, the model results were more easily interpreted when using a more conservative information criterion to select results in simulations, and thus, we recommend users of the regime shift detector model use AICc when examining new data. However, there may be cases where it is desirable to gain a more liberal estimate of changes in patterns: in this case, the more sensitive AIC can be used to rank break point combinations. We found final results of the regime shift detector model were similar, regardless </w:t>
      </w:r>
      <w:r w:rsidR="00D3502F">
        <w:t>of the information criterion used, except that using AIC was more likely to indicate more candidate breaks, and weight both true and erroneous breaks with higher values (Appendix S2). Thus, this more sensitive approach may be most useful in the context of hypothesis generation, rather than as an explicit hypothesis test.</w:t>
      </w:r>
    </w:p>
    <w:p w14:paraId="395EA004" w14:textId="3BA17B8F" w:rsidR="00EC7A7F" w:rsidRDefault="00E9515C" w:rsidP="00EC7A7F">
      <w:r>
        <w:t>Additionally, w</w:t>
      </w:r>
      <w:r w:rsidR="00CF1B74">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 xml:space="preserve">’s sensitivity for detecting shifts in the data.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r w:rsidR="00EC7A7F">
        <w:t xml:space="preserve">As is, the results of </w:t>
      </w:r>
      <w:r w:rsidR="00EC7A7F">
        <w:lastRenderedPageBreak/>
        <w:t xml:space="preserve">the model should be interpreted with caution in populations undergoing rapid change in their environments or internal dynamics. </w:t>
      </w:r>
      <w:r w:rsidR="009D12AF">
        <w:t>We also observed that the likelihood of identifying erroneous break points increased as time series length increased. The reason for this is twofold- first, as the series lengthens, the set of possible breakpoint combinations increases geometrically, thus creating many more combinations for the regime shift detector to potentially ‘chose’ from. Secondly, as the number of data points increases, the AICc penalty for small sample sizes approaches zero, so there is minimal penalty for over-parameterizing a model fit on a longer time series. Thus, in cases where a long time series exists, but a particular time period is of interest, the regime shift detector tool could be used on the time period of interest alone to minimize the likelihood of distracting or erroneous results.</w:t>
      </w:r>
    </w:p>
    <w:p w14:paraId="3A3E562F" w14:textId="1D5CA92E" w:rsidR="005C5E4E" w:rsidRDefault="00AC75D1" w:rsidP="00705548">
      <w:r>
        <w:t xml:space="preserve">Our results clearly indicate the examination of any single statistic </w:t>
      </w:r>
      <w:r w:rsidR="009D70CC">
        <w:t xml:space="preserve">or test </w:t>
      </w:r>
      <w:r>
        <w:t>is insufficient to determine which break points, and in which combination, represent ‘truth’ for a given data set. However, we found that taken in combination, our set of tools provides a means to identify candidate breaks and evaluate their relative strength of evidence.  For instance, w</w:t>
      </w:r>
      <w:r w:rsidR="00D3502F">
        <w:t>e found that, amongst top-ranked break point combinations,</w:t>
      </w:r>
      <w:r w:rsidR="0064784F">
        <w:t xml:space="preserve"> th</w:t>
      </w:r>
      <w:r w:rsidR="00705548">
        <w:t>e regime shift detector</w:t>
      </w:r>
      <w:r w:rsidR="0064784F">
        <w:t>’s most common error was to over-estimate, i.e. to ‘find’ breakpoints where they did not occur</w:t>
      </w:r>
      <w:r w:rsidR="00D3502F">
        <w:t xml:space="preserve"> (Fig. 2)</w:t>
      </w:r>
      <w:r w:rsidR="0064784F">
        <w:t xml:space="preserve">. </w:t>
      </w:r>
      <w:r>
        <w:t xml:space="preserve">Amongst top selected break point combinations, the regime shift detector model found extra breaks &gt;50% of the time in scenarios parameterized to have one or two breaks, and zero-break parameterizations were very rarely ranked highest. However, the exact parameterization of the scenario was listed in the equivalent break point combination set </w:t>
      </w:r>
      <w:r w:rsidR="005C5E4E">
        <w:t>&gt;75% of the time, across almost all parameterization scenarios. Additionally, the equivalent set approach was superior in detecting scenarios which had been initiated with no break points at all: for these scenarios, a break point combination with no peaks listed among the equivalently performing set more than 80% of the time (Fig. 1)</w:t>
      </w:r>
    </w:p>
    <w:p w14:paraId="43E25267" w14:textId="799F9420" w:rsidR="00AC5574" w:rsidRDefault="005C5E4E" w:rsidP="00705548">
      <w:r>
        <w:t>In both of these evaluations, we found that the regime shift detector model was able to detect scenario conditions in practically all cases, but presented a problem with respect to over-sensitivity: essentially, more ‘suspected’ break points were identified by the model than were intentionally placed in the simulated data, creating ambiguities in interpretation. Thus, both the ‘model set’ and the ‘top model’ approach could be used to identify a list of potential break points and break point combinations, and an additional tool could be used to evaluate the strength of evidence for each.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Fig. 3). Evaluating these weights from a ‘worst case’ perspective, where the minimum weight ‘true’ break was compared to the maximum weight ‘erroneous’ break observed for a given scenario, however, yielded more ambiguity: in some simulations and for certain parameterizations, the weight values of true and erroneous breaks overlapped. (Fig. 4). </w:t>
      </w:r>
      <w:r w:rsidR="009D70CC">
        <w:t xml:space="preserve">However, even in this case, the majority of the ‘true’ breaks had higher weights than </w:t>
      </w:r>
      <w:r w:rsidR="009013FB">
        <w:t>the erroneous ones under most parameterization conditions.</w:t>
      </w:r>
      <w:r w:rsidR="009B08ED">
        <w:t xml:space="preserve">  </w:t>
      </w:r>
    </w:p>
    <w:p w14:paraId="71E4DCF6" w14:textId="24656AB3" w:rsidR="00AC5574" w:rsidRDefault="00AC5574" w:rsidP="00705548">
      <w:r>
        <w:t>Applying these insights to our case studies upon evaluating our case studies, we found interpretation of the ladybeetle example was relatively straightforward</w:t>
      </w:r>
      <w:r w:rsidR="002C754D">
        <w:t xml:space="preserve"> (Fig. 5)</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although the values of these break weights were both intermediate to the weights of ‘true’ and ‘erroneous’ breaks found in the simulations, suggesting breaks in natural systems do not behave as cleanly as those in simulated data.</w:t>
      </w:r>
      <w:r w:rsidR="002C754D">
        <w:t xml:space="preserve"> </w:t>
      </w:r>
      <w:r w:rsidR="009013FB">
        <w:lastRenderedPageBreak/>
        <w:t xml:space="preserve">The monarch butterfly case study was more ambiguous (Fig. 6). Although the top two break point weights were nearly identical to those observed in the ladybeetle study, the top-ranked break point combination only had one break, and the set of equivalently performing break point combinations had </w:t>
      </w:r>
      <w:r w:rsidR="00202BBB">
        <w:t xml:space="preserve">varied structures. </w:t>
      </w:r>
      <w:r w:rsidR="00FB68C4">
        <w:t>Weights of the two ‘strongest’ breaks were numerically similar to those of the ladybeetle case study, but model selection results suggest additional, superimposed processes may be affecting monarch population dynamics</w:t>
      </w:r>
      <w:r w:rsidR="00FA16C8">
        <w:t xml:space="preserve"> and creating a noisier signal.</w:t>
      </w:r>
    </w:p>
    <w:p w14:paraId="5FEAA7F8" w14:textId="10495933"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erformance of the regime shift detector model</w:t>
      </w:r>
      <w:r w:rsidR="003020A3">
        <w:t xml:space="preserve"> </w:t>
      </w:r>
      <w:r w:rsidR="00493C01">
        <w:t xml:space="preserve">declined with increasing levels of </w:t>
      </w:r>
      <w:r w:rsidR="003D6876">
        <w:t>stochasticity, or error, in the data</w:t>
      </w:r>
      <w:r w:rsidR="003020A3">
        <w:t>, particularly in regard to the performance of the top-selected break point combination</w:t>
      </w:r>
      <w:r w:rsidR="003D6876">
        <w:t xml:space="preserve"> </w:t>
      </w:r>
      <w:r w:rsidR="00493C01">
        <w:t xml:space="preserve">(Fig. </w:t>
      </w:r>
      <w:r w:rsidR="00202BBB">
        <w:t>2 A</w:t>
      </w:r>
      <w:r w:rsidR="00493C01">
        <w:t xml:space="preserve">), a behavior that </w:t>
      </w:r>
      <w:r w:rsidR="003D6876">
        <w:t>is</w:t>
      </w:r>
      <w:r w:rsidR="00493C01">
        <w:t xml:space="preserve"> expected of any statistical tool.</w:t>
      </w:r>
      <w:r w:rsidR="003020A3">
        <w:t xml:space="preserve"> Yet, performance was relatively stable amongst model sets across the range of noise tested in our experiment (Fig. 1 A)</w:t>
      </w:r>
      <w:r w:rsidR="00FA16C8">
        <w:t xml:space="preserve">. Thus, </w:t>
      </w:r>
      <w:r w:rsidR="003020A3">
        <w:t>relying on the model set to identify candidate breaks in the dat</w:t>
      </w:r>
      <w:r w:rsidR="006B32DF">
        <w:t>a</w:t>
      </w:r>
      <w:r w:rsidR="003020A3">
        <w:t>, and suggest overall break point structure, may be more reliable than examining the top break point combination exclusively.</w:t>
      </w:r>
      <w:r w:rsidR="00493C01">
        <w:t xml:space="preserve"> </w:t>
      </w:r>
      <w:r w:rsidR="00FA16C8">
        <w:t>Additionally</w:t>
      </w:r>
      <w:r w:rsidR="003020A3">
        <w:t>,</w:t>
      </w:r>
      <w:r w:rsidR="00493C01">
        <w:t xml:space="preserve"> whenever possible, the </w:t>
      </w:r>
      <w:r w:rsidR="00EC7A7F">
        <w:t xml:space="preserve">sampling error </w:t>
      </w:r>
      <w:r w:rsidR="00493C01">
        <w:t xml:space="preserve">of the data should be </w:t>
      </w:r>
      <w:r w:rsidR="00EC7A7F">
        <w:t xml:space="preserve">estimated </w:t>
      </w:r>
      <w:r w:rsidR="00493C01">
        <w:t>to help evaluate the model’s results in the context of variation within the data due to sampling error</w:t>
      </w:r>
      <w:r w:rsidR="003020A3">
        <w:t>.</w:t>
      </w:r>
      <w:r w:rsidR="00EB6851">
        <w:t xml:space="preserve"> </w:t>
      </w:r>
    </w:p>
    <w:p w14:paraId="483AC629" w14:textId="4C92F3AC"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rsidR="00C77AB5">
        <w:t>1, 2 C</w:t>
      </w:r>
      <w:r w:rsidR="00721951">
        <w:t xml:space="preserve">, </w:t>
      </w:r>
      <w:r w:rsidR="00C77AB5">
        <w:t>D</w:t>
      </w:r>
      <w:r>
        <w:t xml:space="preserve">). </w:t>
      </w:r>
      <w:r w:rsidR="00C77AB5">
        <w:t>Larger shifts in</w:t>
      </w:r>
      <w:r w:rsidR="00C77AB5" w:rsidRPr="00BC62D0">
        <w:rPr>
          <w:i/>
        </w:rPr>
        <w:t xml:space="preserve"> K</w:t>
      </w:r>
      <w:r w:rsidR="00C77AB5">
        <w:t xml:space="preserve"> were more detectable both by the top break point combination and within the equivalent break point combinations set, but this effect was more pronounced amongst the top break point combination analysis (Fig. 2 C). However, increasing change in</w:t>
      </w:r>
      <w:r w:rsidR="00C77AB5" w:rsidRPr="00BC62D0">
        <w:rPr>
          <w:i/>
        </w:rPr>
        <w:t xml:space="preserve"> r</w:t>
      </w:r>
      <w:r w:rsidR="00C77AB5">
        <w:t xml:space="preserve"> made it less likely for the parameterization conditions to be detected, but this effect varied in strength between parameterization complexity and whether the break point set or just the top break point combination was considered (Figs. 1, 2 D).  </w:t>
      </w:r>
      <w:r>
        <w:t>Although larger shifts in regression parameters would, intuitively, lead to a higher likelihood of detection, these larger shifts</w:t>
      </w:r>
      <w:r w:rsidR="00C77AB5">
        <w:t xml:space="preserve"> in </w:t>
      </w:r>
      <w:r w:rsidR="00C77AB5" w:rsidRPr="00BC62D0">
        <w:rPr>
          <w:i/>
        </w:rPr>
        <w:t>r</w:t>
      </w:r>
      <w:r>
        <w:t xml:space="preserve">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C77AB5">
        <w:t>1-4 E)</w:t>
      </w:r>
      <w:r>
        <w:t>. This likely because, firstly, there were simply more possible break-point combinations for the model to select from, and secondly, because the penalty for increasing parameterization (i.e. AICc) would decrease as sample sizes grew, leading to increasing likelih</w:t>
      </w:r>
      <w:r w:rsidR="00721951">
        <w:t>ood of identifying extra breaks.</w:t>
      </w:r>
    </w:p>
    <w:p w14:paraId="78C41534" w14:textId="70520BC5" w:rsidR="00493C01" w:rsidRDefault="00493C01" w:rsidP="00493C01">
      <w:bookmarkStart w:id="3"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3"/>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6FDCD674" w14:textId="77777777" w:rsidR="00647F76" w:rsidRDefault="00493C01" w:rsidP="00647F76">
      <w:pPr>
        <w:pStyle w:val="Bibliography"/>
      </w:pPr>
      <w:r>
        <w:fldChar w:fldCharType="begin"/>
      </w:r>
      <w:r w:rsidR="00312392">
        <w:instrText xml:space="preserve"> ADDIN ZOTERO_BIBL {"uncited":[],"omitted":[],"custom":[]} CSL_BIBLIOGRAPHY </w:instrText>
      </w:r>
      <w:r>
        <w:fldChar w:fldCharType="separate"/>
      </w:r>
      <w:r w:rsidR="00647F76">
        <w:rPr>
          <w:b/>
          <w:bCs/>
        </w:rPr>
        <w:t>Bahlai, C. A., M. Colunga-Garcia, S. H. Gage, and D. A. Landis</w:t>
      </w:r>
      <w:r w:rsidR="00647F76">
        <w:t xml:space="preserve">. </w:t>
      </w:r>
      <w:r w:rsidR="00647F76">
        <w:rPr>
          <w:b/>
          <w:bCs/>
        </w:rPr>
        <w:t>2013</w:t>
      </w:r>
      <w:r w:rsidR="00647F76">
        <w:t>. Long term functional dynamics of an aphidophagous coccinellid community are unchanged in response to repeated invasion. PLoS One. 8: e83407.</w:t>
      </w:r>
    </w:p>
    <w:p w14:paraId="061C084B" w14:textId="77777777" w:rsidR="00647F76" w:rsidRDefault="00647F76" w:rsidP="00647F76">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7C76EB4D" w14:textId="77777777" w:rsidR="00647F76" w:rsidRDefault="00647F76" w:rsidP="00647F76">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792DE2CE" w14:textId="77777777" w:rsidR="00647F76" w:rsidRDefault="00647F76" w:rsidP="00647F76">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7062E029" w14:textId="77777777" w:rsidR="00647F76" w:rsidRDefault="00647F76" w:rsidP="00647F76">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C3E7151" w14:textId="77777777" w:rsidR="00647F76" w:rsidRDefault="00647F76" w:rsidP="00647F76">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28E03F9" w14:textId="77777777" w:rsidR="00647F76" w:rsidRDefault="00647F76" w:rsidP="00647F76">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3D3B2F3D" w14:textId="77777777" w:rsidR="00647F76" w:rsidRDefault="00647F76" w:rsidP="00647F76">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2901173" w14:textId="77777777" w:rsidR="00647F76" w:rsidRDefault="00647F76" w:rsidP="00647F76">
      <w:pPr>
        <w:pStyle w:val="Bibliography"/>
      </w:pPr>
      <w:r>
        <w:rPr>
          <w:b/>
          <w:bCs/>
        </w:rPr>
        <w:t>Beverton, R. J., and S. J. Holt</w:t>
      </w:r>
      <w:r>
        <w:t xml:space="preserve">. </w:t>
      </w:r>
      <w:r>
        <w:rPr>
          <w:b/>
          <w:bCs/>
        </w:rPr>
        <w:t>1957</w:t>
      </w:r>
      <w:r>
        <w:t>. On the dynamics of exploited fish populations. Springer Science &amp; Business Media.</w:t>
      </w:r>
    </w:p>
    <w:p w14:paraId="0BFA3DE6" w14:textId="77777777" w:rsidR="00647F76" w:rsidRDefault="00647F76" w:rsidP="00647F76">
      <w:pPr>
        <w:pStyle w:val="Bibliography"/>
      </w:pPr>
      <w:r>
        <w:rPr>
          <w:b/>
          <w:bCs/>
        </w:rPr>
        <w:t>Bjørnstad, O. N., and B. T. Grenfell</w:t>
      </w:r>
      <w:r>
        <w:t xml:space="preserve">. </w:t>
      </w:r>
      <w:r>
        <w:rPr>
          <w:b/>
          <w:bCs/>
        </w:rPr>
        <w:t>2001</w:t>
      </w:r>
      <w:r>
        <w:t>. Noisy Clockwork: Time Series Analysis of Population Fluctuations in Animals. Science. 293: 638.</w:t>
      </w:r>
    </w:p>
    <w:p w14:paraId="1A256138" w14:textId="77777777" w:rsidR="00647F76" w:rsidRDefault="00647F76" w:rsidP="00647F76">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270F71D2" w14:textId="77777777" w:rsidR="00647F76" w:rsidRDefault="00647F76" w:rsidP="00647F76">
      <w:pPr>
        <w:pStyle w:val="Bibliography"/>
      </w:pPr>
      <w:r>
        <w:rPr>
          <w:b/>
          <w:bCs/>
        </w:rPr>
        <w:t>Braun, J. V., and H.-G. Muller</w:t>
      </w:r>
      <w:r>
        <w:t xml:space="preserve">. </w:t>
      </w:r>
      <w:r>
        <w:rPr>
          <w:b/>
          <w:bCs/>
        </w:rPr>
        <w:t>1998</w:t>
      </w:r>
      <w:r>
        <w:t>. Statistical Methods for DNA Sequence Segmentation. Statistical Science. 13: 142–162.</w:t>
      </w:r>
    </w:p>
    <w:p w14:paraId="168E3BEA" w14:textId="77777777" w:rsidR="00647F76" w:rsidRDefault="00647F76" w:rsidP="00647F76">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699D4371" w14:textId="77777777" w:rsidR="00647F76" w:rsidRDefault="00647F76" w:rsidP="00647F76">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5131322C" w14:textId="77777777" w:rsidR="00647F76" w:rsidRDefault="00647F76" w:rsidP="00647F76">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675E9FF1" w14:textId="77777777" w:rsidR="00647F76" w:rsidRDefault="00647F76" w:rsidP="00647F76">
      <w:pPr>
        <w:pStyle w:val="Bibliography"/>
      </w:pPr>
      <w:r>
        <w:rPr>
          <w:b/>
          <w:bCs/>
        </w:rPr>
        <w:t>Carpenter, S. R., W. A. Brock, J. J. Cole, J. F. Kitchell, and M. L. Pace</w:t>
      </w:r>
      <w:r>
        <w:t xml:space="preserve">. </w:t>
      </w:r>
      <w:r>
        <w:rPr>
          <w:b/>
          <w:bCs/>
        </w:rPr>
        <w:t>2008</w:t>
      </w:r>
      <w:r>
        <w:t>. Leading indicators of trophic cascades. Ecology Letters. 11: 128–138.</w:t>
      </w:r>
    </w:p>
    <w:p w14:paraId="342AD836" w14:textId="77777777" w:rsidR="00647F76" w:rsidRDefault="00647F76" w:rsidP="00647F76">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6AB56C87" w14:textId="77777777" w:rsidR="00647F76" w:rsidRDefault="00647F76" w:rsidP="00647F76">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4D1159DF" w14:textId="77777777" w:rsidR="00647F76" w:rsidRDefault="00647F76" w:rsidP="00647F76">
      <w:pPr>
        <w:pStyle w:val="Bibliography"/>
      </w:pPr>
      <w:r>
        <w:rPr>
          <w:b/>
          <w:bCs/>
        </w:rPr>
        <w:t>Duke, S. O., and S. B. Powles</w:t>
      </w:r>
      <w:r>
        <w:t xml:space="preserve">. </w:t>
      </w:r>
      <w:r>
        <w:rPr>
          <w:b/>
          <w:bCs/>
        </w:rPr>
        <w:t>2009</w:t>
      </w:r>
      <w:r>
        <w:t>. Glyphosate-resistant crops and weeds: now and in the future. AgBioForum. 12: 346–357.</w:t>
      </w:r>
    </w:p>
    <w:p w14:paraId="2DB1B041" w14:textId="77777777" w:rsidR="00647F76" w:rsidRDefault="00647F76" w:rsidP="00647F76">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14C38B34" w14:textId="77777777" w:rsidR="00647F76" w:rsidRDefault="00647F76" w:rsidP="00647F76">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2CBFF859" w14:textId="77777777" w:rsidR="00647F76" w:rsidRDefault="00647F76" w:rsidP="00647F76">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5BA7397C" w14:textId="77777777" w:rsidR="00647F76" w:rsidRDefault="00647F76" w:rsidP="00647F76">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9552B01" w14:textId="77777777" w:rsidR="00647F76" w:rsidRDefault="00647F76" w:rsidP="00647F76">
      <w:pPr>
        <w:pStyle w:val="Bibliography"/>
      </w:pPr>
      <w:r>
        <w:rPr>
          <w:b/>
          <w:bCs/>
        </w:rPr>
        <w:t>Hall, A. R., D. R. Osborn, and N. Sakkas</w:t>
      </w:r>
      <w:r>
        <w:t xml:space="preserve">. </w:t>
      </w:r>
      <w:r>
        <w:rPr>
          <w:b/>
          <w:bCs/>
        </w:rPr>
        <w:t>2013</w:t>
      </w:r>
      <w:r>
        <w:t>. Inference on Structural Breaks using Information Criteria. The Manchester School. 81: 54–81.</w:t>
      </w:r>
    </w:p>
    <w:p w14:paraId="135FA0DB" w14:textId="77777777" w:rsidR="00647F76" w:rsidRDefault="00647F76" w:rsidP="00647F76">
      <w:pPr>
        <w:pStyle w:val="Bibliography"/>
      </w:pPr>
      <w:r>
        <w:rPr>
          <w:b/>
          <w:bCs/>
        </w:rPr>
        <w:t>Hare, S. R., and N. J. Mantua</w:t>
      </w:r>
      <w:r>
        <w:t xml:space="preserve">. </w:t>
      </w:r>
      <w:r>
        <w:rPr>
          <w:b/>
          <w:bCs/>
        </w:rPr>
        <w:t>2000</w:t>
      </w:r>
      <w:r>
        <w:t>. Empirical evidence for North Pacific regime shifts in 1977 and 1989. Progress in Oceanography. 47: 103–145.</w:t>
      </w:r>
    </w:p>
    <w:p w14:paraId="56AA9CB7" w14:textId="77777777" w:rsidR="00647F76" w:rsidRDefault="00647F76" w:rsidP="00647F76">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A4B0A4B" w14:textId="77777777" w:rsidR="00647F76" w:rsidRDefault="00647F76" w:rsidP="00647F76">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5BD6DC13" w14:textId="77777777" w:rsidR="00647F76" w:rsidRDefault="00647F76" w:rsidP="00647F76">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5CC5B644" w14:textId="77777777" w:rsidR="00647F76" w:rsidRDefault="00647F76" w:rsidP="00647F76">
      <w:pPr>
        <w:pStyle w:val="Bibliography"/>
      </w:pPr>
      <w:r>
        <w:rPr>
          <w:b/>
          <w:bCs/>
        </w:rPr>
        <w:t>Killick, R., and I. Eckley</w:t>
      </w:r>
      <w:r>
        <w:t xml:space="preserve">. </w:t>
      </w:r>
      <w:r>
        <w:rPr>
          <w:b/>
          <w:bCs/>
        </w:rPr>
        <w:t>2014</w:t>
      </w:r>
      <w:r>
        <w:t>. changepoint: An R package for changepoint analysis. Journal of Statistical Software. 58: 1–19.</w:t>
      </w:r>
    </w:p>
    <w:p w14:paraId="27EE4817" w14:textId="77777777" w:rsidR="00647F76" w:rsidRDefault="00647F76" w:rsidP="00647F76">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B5057B8" w14:textId="77777777" w:rsidR="00647F76" w:rsidRDefault="00647F76" w:rsidP="00647F76">
      <w:pPr>
        <w:pStyle w:val="Bibliography"/>
      </w:pPr>
      <w:r>
        <w:rPr>
          <w:b/>
          <w:bCs/>
        </w:rPr>
        <w:t>Lovett, J.</w:t>
      </w:r>
      <w:r>
        <w:t xml:space="preserve"> </w:t>
      </w:r>
      <w:r>
        <w:rPr>
          <w:b/>
          <w:bCs/>
        </w:rPr>
        <w:t>2017</w:t>
      </w:r>
      <w:r>
        <w:t>. Monarch Population Status.</w:t>
      </w:r>
    </w:p>
    <w:p w14:paraId="544224FB" w14:textId="77777777" w:rsidR="00647F76" w:rsidRDefault="00647F76" w:rsidP="00647F76">
      <w:pPr>
        <w:pStyle w:val="Bibliography"/>
      </w:pPr>
      <w:r>
        <w:rPr>
          <w:b/>
          <w:bCs/>
        </w:rPr>
        <w:t>May, R. M.</w:t>
      </w:r>
      <w:r>
        <w:t xml:space="preserve"> </w:t>
      </w:r>
      <w:r>
        <w:rPr>
          <w:b/>
          <w:bCs/>
        </w:rPr>
        <w:t>1976</w:t>
      </w:r>
      <w:r>
        <w:t>. Simple mathematical models with very complicated dynamics. Nature. 261: 459–467.</w:t>
      </w:r>
    </w:p>
    <w:p w14:paraId="089183D5" w14:textId="77777777" w:rsidR="00647F76" w:rsidRDefault="00647F76" w:rsidP="00647F76">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17B4344" w14:textId="77777777" w:rsidR="00647F76" w:rsidRDefault="00647F76" w:rsidP="00647F76">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00D06D16" w14:textId="77777777" w:rsidR="00647F76" w:rsidRDefault="00647F76" w:rsidP="00647F76">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56F58F40" w14:textId="77777777" w:rsidR="00647F76" w:rsidRDefault="00647F76" w:rsidP="00647F76">
      <w:pPr>
        <w:pStyle w:val="Bibliography"/>
      </w:pPr>
      <w:r>
        <w:rPr>
          <w:b/>
          <w:bCs/>
        </w:rPr>
        <w:t>R Development Core Team</w:t>
      </w:r>
      <w:r>
        <w:t xml:space="preserve">. </w:t>
      </w:r>
      <w:r>
        <w:rPr>
          <w:b/>
          <w:bCs/>
        </w:rPr>
        <w:t>2017</w:t>
      </w:r>
      <w:r>
        <w:t>. R: A Language and Environment for Statistical Computing 3.3.3. R Foundation for Statistical Computing.</w:t>
      </w:r>
    </w:p>
    <w:p w14:paraId="2585752D" w14:textId="77777777" w:rsidR="00647F76" w:rsidRDefault="00647F76" w:rsidP="00647F76">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0BED0602" w14:textId="77777777" w:rsidR="00647F76" w:rsidRDefault="00647F76" w:rsidP="00647F76">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0C3938" w14:textId="77777777" w:rsidR="00647F76" w:rsidRDefault="00647F76" w:rsidP="00647F76">
      <w:pPr>
        <w:pStyle w:val="Bibliography"/>
      </w:pPr>
      <w:r>
        <w:rPr>
          <w:b/>
          <w:bCs/>
        </w:rPr>
        <w:t>Ricker, W. E.</w:t>
      </w:r>
      <w:r>
        <w:t xml:space="preserve"> </w:t>
      </w:r>
      <w:r>
        <w:rPr>
          <w:b/>
          <w:bCs/>
        </w:rPr>
        <w:t>1954</w:t>
      </w:r>
      <w:r>
        <w:t>. Stock and Recruitment. J. Fish. Res. Bd. Can. 11: 559–623.</w:t>
      </w:r>
    </w:p>
    <w:p w14:paraId="32FBDF8D" w14:textId="77777777" w:rsidR="00647F76" w:rsidRDefault="00647F76" w:rsidP="00647F76">
      <w:pPr>
        <w:pStyle w:val="Bibliography"/>
      </w:pPr>
      <w:r>
        <w:rPr>
          <w:b/>
          <w:bCs/>
        </w:rPr>
        <w:t>Sarkar, S.</w:t>
      </w:r>
      <w:r>
        <w:t xml:space="preserve"> </w:t>
      </w:r>
      <w:r>
        <w:rPr>
          <w:b/>
          <w:bCs/>
        </w:rPr>
        <w:t>2017</w:t>
      </w:r>
      <w:r>
        <w:t>. What Is Threatening Monarchs? BioScience. 67: 1080–1080.</w:t>
      </w:r>
    </w:p>
    <w:p w14:paraId="03BC05A2" w14:textId="77777777" w:rsidR="00647F76" w:rsidRDefault="00647F76" w:rsidP="00647F76">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5F30D06C" w14:textId="77777777" w:rsidR="00647F76" w:rsidRDefault="00647F76" w:rsidP="00647F76">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6EB89E64" w14:textId="77777777" w:rsidR="00647F76" w:rsidRDefault="00647F76" w:rsidP="00647F76">
      <w:pPr>
        <w:pStyle w:val="Bibliography"/>
      </w:pPr>
      <w:r>
        <w:rPr>
          <w:b/>
          <w:bCs/>
        </w:rPr>
        <w:t>Toms, J. D., and M. L. Lesperance</w:t>
      </w:r>
      <w:r>
        <w:t xml:space="preserve">. </w:t>
      </w:r>
      <w:r>
        <w:rPr>
          <w:b/>
          <w:bCs/>
        </w:rPr>
        <w:t>2003</w:t>
      </w:r>
      <w:r>
        <w:t>. Piecewise regression: a tool for identifying ecological thresholds. Ecology. 84: 2034–2041.</w:t>
      </w:r>
    </w:p>
    <w:p w14:paraId="3BA15665" w14:textId="77777777" w:rsidR="00647F76" w:rsidRDefault="00647F76" w:rsidP="00647F76">
      <w:pPr>
        <w:pStyle w:val="Bibliography"/>
      </w:pPr>
      <w:r>
        <w:rPr>
          <w:b/>
          <w:bCs/>
        </w:rPr>
        <w:t>Turchin, P.</w:t>
      </w:r>
      <w:r>
        <w:t xml:space="preserve"> </w:t>
      </w:r>
      <w:r>
        <w:rPr>
          <w:b/>
          <w:bCs/>
        </w:rPr>
        <w:t>2003</w:t>
      </w:r>
      <w:r>
        <w:t>. Complex population dynamics: a theoretical/empirical synthesis. Princeton University Press.</w:t>
      </w:r>
    </w:p>
    <w:p w14:paraId="377C221B" w14:textId="77777777" w:rsidR="00647F76" w:rsidRDefault="00647F76" w:rsidP="00647F76">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30352F3D" w14:textId="77777777" w:rsidR="00647F76" w:rsidRDefault="00647F76" w:rsidP="00647F76">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0362114E" w14:textId="77777777" w:rsidR="00647F76" w:rsidRDefault="00647F76" w:rsidP="00647F76">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643E7E27" w14:textId="77777777" w:rsidR="00647F76" w:rsidRDefault="00647F76" w:rsidP="00647F76">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4C7A8D70" w14:textId="77777777" w:rsidR="00647F76" w:rsidRDefault="00647F76" w:rsidP="00647F76">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490D16A" w14:textId="77777777" w:rsidR="00647F76" w:rsidRDefault="00647F76" w:rsidP="00647F76">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12BE8D2D" w14:textId="77777777" w:rsidR="00647F76" w:rsidRDefault="00647F76" w:rsidP="00647F76">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333ABDA2" w14:textId="77777777" w:rsidR="00647F76" w:rsidRDefault="00647F76" w:rsidP="00647F76">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subsetting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subsetting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4"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4"/>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F31378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r w:rsidR="00A47D1F">
        <w:t xml:space="preserve">break point combination </w:t>
      </w:r>
      <w:r>
        <w:t>(circles) or within the equivalent model set (</w:t>
      </w:r>
      <w:r w:rsidR="00A47D1F">
        <w:t>triangles</w:t>
      </w:r>
      <w:r>
        <w:t xml:space="preserve">) under A) varied noise (in the form of </w:t>
      </w:r>
      <w:r w:rsidR="00A47D1F">
        <w:t>normally distributed error</w:t>
      </w:r>
      <w:r>
        <w:t xml:space="preserve">) </w:t>
      </w:r>
      <w:r w:rsidR="00A47D1F">
        <w:t>B) varied starting values of the r constant, C</w:t>
      </w:r>
      <w:r>
        <w:t xml:space="preserve">) varied % changes in the K constant in the Ricker model </w:t>
      </w:r>
      <w:r w:rsidR="00A47D1F">
        <w:t>D</w:t>
      </w:r>
      <w:r>
        <w:t xml:space="preserve">) varied % changes in r, the intrinsic rate of increase in the Ricker model and </w:t>
      </w:r>
      <w:r w:rsidR="00A47D1F">
        <w:t>E</w:t>
      </w:r>
      <w:r>
        <w:t xml:space="preserve">) simulated time series length. Sets of 0, 1, 2 and 3 break points were randomly generated from within the set of possible values each scenario was iterated </w:t>
      </w:r>
      <w:r w:rsidR="00A47D1F">
        <w:t xml:space="preserve">250 </w:t>
      </w:r>
      <w:r>
        <w:t xml:space="preserve">times. </w:t>
      </w:r>
    </w:p>
    <w:p w14:paraId="75A7A38B" w14:textId="77777777" w:rsidR="003D6D2A" w:rsidRDefault="00493C01" w:rsidP="00493C01">
      <w:r>
        <w:t xml:space="preserve">Figure </w:t>
      </w:r>
      <w:r w:rsidR="00721951">
        <w:t>2</w:t>
      </w:r>
      <w:r w:rsidRPr="006F7244">
        <w:t>:</w:t>
      </w:r>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break point combination (circles) or contained within the parameter set of the top break point combination (i.e. scenario conditions detected, plus additional break points found;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8C1EB9C" w14:textId="48402938" w:rsidR="003D6D2A" w:rsidRDefault="003D6D2A" w:rsidP="003D6D2A">
      <w:r>
        <w:t>Figure 3</w:t>
      </w:r>
      <w:r w:rsidRPr="006F7244">
        <w:t>:</w:t>
      </w:r>
      <w:r w:rsidRPr="00A47D1F">
        <w:rPr>
          <w:b/>
        </w:rPr>
        <w:t xml:space="preserve"> </w:t>
      </w:r>
      <w:r>
        <w:rPr>
          <w:b/>
        </w:rPr>
        <w:t>Averag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Akaike weight of each model in which it appears. Average weights of break points identified by the regime shift detector model reflecting true parameterization conditions (circles) or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3345A30" w14:textId="43871D7D" w:rsidR="003D6D2A" w:rsidRDefault="003D6D2A" w:rsidP="003D6D2A">
      <w:r>
        <w:t>Figure</w:t>
      </w:r>
      <w:r w:rsidR="00A64C06">
        <w:t xml:space="preserve"> 4</w:t>
      </w:r>
      <w:r w:rsidRPr="006F7244">
        <w:t>:</w:t>
      </w:r>
      <w:r w:rsidRPr="00A47D1F">
        <w:rPr>
          <w:b/>
        </w:rPr>
        <w:t xml:space="preserve"> </w:t>
      </w:r>
      <w:r>
        <w:rPr>
          <w:b/>
        </w:rPr>
        <w:t>‘Worst-cas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Akaike weight of each model in which it appears. Minimum weights of break points identified by the regime shift detector model reflecting true parameterization conditions (circles) and maximum weights of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BDA6F72" w14:textId="2C20CACA" w:rsidR="00493C01" w:rsidRDefault="00493C01" w:rsidP="00493C01">
      <w:bookmarkStart w:id="5" w:name="_Hlk485739126"/>
      <w:r>
        <w:t xml:space="preserve">Figure </w:t>
      </w:r>
      <w:r w:rsidR="00721951">
        <w:t xml:space="preserve"> </w:t>
      </w:r>
      <w:r w:rsidR="003D6D2A">
        <w:t>5</w:t>
      </w:r>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5"/>
    <w:p w14:paraId="05F25836" w14:textId="073CDC12" w:rsidR="00493C01" w:rsidRDefault="00493C01" w:rsidP="00493C01">
      <w:r w:rsidRPr="004B2A07">
        <w:lastRenderedPageBreak/>
        <w:t xml:space="preserve">Figure </w:t>
      </w:r>
      <w:r w:rsidR="003D6D2A">
        <w:t>6</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6"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6"/>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19A678" w16cid:durableId="1FCA11EA"/>
  <w16cid:commentId w16cid:paraId="7876DAC6" w16cid:durableId="1FCCB185"/>
  <w16cid:commentId w16cid:paraId="55511EF8" w16cid:durableId="1FCCB1A6"/>
  <w16cid:commentId w16cid:paraId="65BDBCF6" w16cid:durableId="1FCCB1D7"/>
  <w16cid:commentId w16cid:paraId="240FA185" w16cid:durableId="1FCCB368"/>
  <w16cid:commentId w16cid:paraId="6AAA46DA" w16cid:durableId="1FCCB407"/>
  <w16cid:commentId w16cid:paraId="6B8C790A" w16cid:durableId="1FCCB5E0"/>
  <w16cid:commentId w16cid:paraId="268BD66E" w16cid:durableId="1FCCB646"/>
  <w16cid:commentId w16cid:paraId="7DF9FD0D" w16cid:durableId="1FCCB73D"/>
  <w16cid:commentId w16cid:paraId="3A86FDE4" w16cid:durableId="1FCCB815"/>
  <w16cid:commentId w16cid:paraId="0A1BA9B9" w16cid:durableId="1FCCB8FA"/>
  <w16cid:commentId w16cid:paraId="31DF4C1E" w16cid:durableId="1FCCB84A"/>
  <w16cid:commentId w16cid:paraId="20FB556D" w16cid:durableId="1FCCB8B6"/>
  <w16cid:commentId w16cid:paraId="79559482" w16cid:durableId="1FCCB96F"/>
  <w16cid:commentId w16cid:paraId="32165866" w16cid:durableId="1FCCB9D3"/>
  <w16cid:commentId w16cid:paraId="2EE71F76" w16cid:durableId="1FCCBA03"/>
  <w16cid:commentId w16cid:paraId="71C4C96E" w16cid:durableId="1FCCBA51"/>
  <w16cid:commentId w16cid:paraId="0154AC42" w16cid:durableId="1FCCBA75"/>
  <w16cid:commentId w16cid:paraId="216A27E0" w16cid:durableId="1FCCBAC0"/>
  <w16cid:commentId w16cid:paraId="185AC442" w16cid:durableId="1FCCBB56"/>
  <w16cid:commentId w16cid:paraId="3C83220F" w16cid:durableId="1FCCBBCD"/>
  <w16cid:commentId w16cid:paraId="579FF6DC" w16cid:durableId="1FCCBC1D"/>
  <w16cid:commentId w16cid:paraId="4F37A0CB" w16cid:durableId="1FCCBC47"/>
  <w16cid:commentId w16cid:paraId="7F7A5DD0" w16cid:durableId="1FCCBC6D"/>
  <w16cid:commentId w16cid:paraId="3BAAC839" w16cid:durableId="1FCCBCAD"/>
  <w16cid:commentId w16cid:paraId="1C0C3855" w16cid:durableId="1FCCBCF7"/>
  <w16cid:commentId w16cid:paraId="661491A2" w16cid:durableId="1FCCBD16"/>
  <w16cid:commentId w16cid:paraId="6E346A22" w16cid:durableId="1FCCBD81"/>
  <w16cid:commentId w16cid:paraId="40284146" w16cid:durableId="1FCCBE6B"/>
  <w16cid:commentId w16cid:paraId="31AC5508" w16cid:durableId="1FCCBF2C"/>
  <w16cid:commentId w16cid:paraId="11605F84" w16cid:durableId="1FCA1147"/>
  <w16cid:commentId w16cid:paraId="25DD00FD" w16cid:durableId="1FCCBFC2"/>
  <w16cid:commentId w16cid:paraId="71AA595A" w16cid:durableId="1FCCC011"/>
  <w16cid:commentId w16cid:paraId="150F7397" w16cid:durableId="1FCCC079"/>
  <w16cid:commentId w16cid:paraId="2E707CB4" w16cid:durableId="1FCCC0F1"/>
  <w16cid:commentId w16cid:paraId="0841732E" w16cid:durableId="1FCCC167"/>
  <w16cid:commentId w16cid:paraId="40C3EA91" w16cid:durableId="1FCCC1A1"/>
  <w16cid:commentId w16cid:paraId="0D33CDB6" w16cid:durableId="1FCCC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4214"/>
    <w:rsid w:val="00025960"/>
    <w:rsid w:val="00035F63"/>
    <w:rsid w:val="000717E7"/>
    <w:rsid w:val="00075BF1"/>
    <w:rsid w:val="0009442B"/>
    <w:rsid w:val="00095B5C"/>
    <w:rsid w:val="000A26E0"/>
    <w:rsid w:val="000C20C0"/>
    <w:rsid w:val="000C3A12"/>
    <w:rsid w:val="000D5977"/>
    <w:rsid w:val="000F1741"/>
    <w:rsid w:val="000F5662"/>
    <w:rsid w:val="001037EE"/>
    <w:rsid w:val="001074B1"/>
    <w:rsid w:val="00123B72"/>
    <w:rsid w:val="001301A4"/>
    <w:rsid w:val="00132F8B"/>
    <w:rsid w:val="00140384"/>
    <w:rsid w:val="00144284"/>
    <w:rsid w:val="00150E18"/>
    <w:rsid w:val="001553C5"/>
    <w:rsid w:val="001558A8"/>
    <w:rsid w:val="0016400A"/>
    <w:rsid w:val="0017338B"/>
    <w:rsid w:val="001757BD"/>
    <w:rsid w:val="00187CB5"/>
    <w:rsid w:val="00195902"/>
    <w:rsid w:val="00195C58"/>
    <w:rsid w:val="001A19E1"/>
    <w:rsid w:val="001A760B"/>
    <w:rsid w:val="001B1ECF"/>
    <w:rsid w:val="001B613A"/>
    <w:rsid w:val="001C51BB"/>
    <w:rsid w:val="001D05DA"/>
    <w:rsid w:val="001D0A06"/>
    <w:rsid w:val="001E2375"/>
    <w:rsid w:val="001F7C7C"/>
    <w:rsid w:val="00202BBB"/>
    <w:rsid w:val="00203DE7"/>
    <w:rsid w:val="00207043"/>
    <w:rsid w:val="00217133"/>
    <w:rsid w:val="00230559"/>
    <w:rsid w:val="002306B7"/>
    <w:rsid w:val="00233968"/>
    <w:rsid w:val="002424E7"/>
    <w:rsid w:val="00263647"/>
    <w:rsid w:val="0027292D"/>
    <w:rsid w:val="00281B1C"/>
    <w:rsid w:val="002907A7"/>
    <w:rsid w:val="00292601"/>
    <w:rsid w:val="00294C9B"/>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91457"/>
    <w:rsid w:val="00393AA6"/>
    <w:rsid w:val="003A4ED0"/>
    <w:rsid w:val="003B047C"/>
    <w:rsid w:val="003D6876"/>
    <w:rsid w:val="003D6BFD"/>
    <w:rsid w:val="003D6D2A"/>
    <w:rsid w:val="003D7AC7"/>
    <w:rsid w:val="003D7B3C"/>
    <w:rsid w:val="003E334F"/>
    <w:rsid w:val="00400E52"/>
    <w:rsid w:val="004040FC"/>
    <w:rsid w:val="00411045"/>
    <w:rsid w:val="00411D38"/>
    <w:rsid w:val="00413987"/>
    <w:rsid w:val="00413E42"/>
    <w:rsid w:val="00420D43"/>
    <w:rsid w:val="00427B15"/>
    <w:rsid w:val="00432AAE"/>
    <w:rsid w:val="00437466"/>
    <w:rsid w:val="00443028"/>
    <w:rsid w:val="004438DB"/>
    <w:rsid w:val="0044405E"/>
    <w:rsid w:val="004628BA"/>
    <w:rsid w:val="00474663"/>
    <w:rsid w:val="004877BD"/>
    <w:rsid w:val="004903CF"/>
    <w:rsid w:val="00493C01"/>
    <w:rsid w:val="00496204"/>
    <w:rsid w:val="004B0EF8"/>
    <w:rsid w:val="004B76BC"/>
    <w:rsid w:val="004C3B3A"/>
    <w:rsid w:val="004D580B"/>
    <w:rsid w:val="004D5D80"/>
    <w:rsid w:val="004E6528"/>
    <w:rsid w:val="004F071B"/>
    <w:rsid w:val="004F0FD9"/>
    <w:rsid w:val="00527036"/>
    <w:rsid w:val="00536B14"/>
    <w:rsid w:val="0054095B"/>
    <w:rsid w:val="00556F41"/>
    <w:rsid w:val="0055724E"/>
    <w:rsid w:val="00557DB0"/>
    <w:rsid w:val="0056286C"/>
    <w:rsid w:val="00562B91"/>
    <w:rsid w:val="005724AC"/>
    <w:rsid w:val="00572659"/>
    <w:rsid w:val="00575692"/>
    <w:rsid w:val="00591134"/>
    <w:rsid w:val="005932CA"/>
    <w:rsid w:val="005A1249"/>
    <w:rsid w:val="005B27D1"/>
    <w:rsid w:val="005C0C19"/>
    <w:rsid w:val="005C1930"/>
    <w:rsid w:val="005C5E4E"/>
    <w:rsid w:val="005D7105"/>
    <w:rsid w:val="005E180B"/>
    <w:rsid w:val="005E245C"/>
    <w:rsid w:val="005E2481"/>
    <w:rsid w:val="005F74F8"/>
    <w:rsid w:val="00604882"/>
    <w:rsid w:val="00613AC8"/>
    <w:rsid w:val="00624181"/>
    <w:rsid w:val="00624818"/>
    <w:rsid w:val="0062727D"/>
    <w:rsid w:val="006373C0"/>
    <w:rsid w:val="0064784F"/>
    <w:rsid w:val="00647F76"/>
    <w:rsid w:val="00651227"/>
    <w:rsid w:val="00652682"/>
    <w:rsid w:val="0065335B"/>
    <w:rsid w:val="00682C97"/>
    <w:rsid w:val="00686F95"/>
    <w:rsid w:val="006947D1"/>
    <w:rsid w:val="0069540F"/>
    <w:rsid w:val="006A6155"/>
    <w:rsid w:val="006A724C"/>
    <w:rsid w:val="006B2588"/>
    <w:rsid w:val="006B32DF"/>
    <w:rsid w:val="006B4D08"/>
    <w:rsid w:val="006B72C6"/>
    <w:rsid w:val="006C4251"/>
    <w:rsid w:val="006E5B2F"/>
    <w:rsid w:val="006F3740"/>
    <w:rsid w:val="006F5322"/>
    <w:rsid w:val="00705548"/>
    <w:rsid w:val="007212B3"/>
    <w:rsid w:val="00721951"/>
    <w:rsid w:val="00735F94"/>
    <w:rsid w:val="007422AB"/>
    <w:rsid w:val="0075440D"/>
    <w:rsid w:val="00762808"/>
    <w:rsid w:val="007677E9"/>
    <w:rsid w:val="00772675"/>
    <w:rsid w:val="0078690C"/>
    <w:rsid w:val="00786E52"/>
    <w:rsid w:val="0079799D"/>
    <w:rsid w:val="007A4EC6"/>
    <w:rsid w:val="007D571F"/>
    <w:rsid w:val="007F3FEA"/>
    <w:rsid w:val="007F653E"/>
    <w:rsid w:val="008032E9"/>
    <w:rsid w:val="00822D4A"/>
    <w:rsid w:val="00834911"/>
    <w:rsid w:val="00873DC1"/>
    <w:rsid w:val="008B4743"/>
    <w:rsid w:val="008C5304"/>
    <w:rsid w:val="008C5F40"/>
    <w:rsid w:val="008E41EA"/>
    <w:rsid w:val="008E4F33"/>
    <w:rsid w:val="009013FB"/>
    <w:rsid w:val="00920A86"/>
    <w:rsid w:val="00923428"/>
    <w:rsid w:val="0092388E"/>
    <w:rsid w:val="00926534"/>
    <w:rsid w:val="00930C77"/>
    <w:rsid w:val="00950939"/>
    <w:rsid w:val="00953A7F"/>
    <w:rsid w:val="00972229"/>
    <w:rsid w:val="00977866"/>
    <w:rsid w:val="009A0B2F"/>
    <w:rsid w:val="009B08ED"/>
    <w:rsid w:val="009C0978"/>
    <w:rsid w:val="009D12AF"/>
    <w:rsid w:val="009D70CC"/>
    <w:rsid w:val="00A001CE"/>
    <w:rsid w:val="00A114E2"/>
    <w:rsid w:val="00A24582"/>
    <w:rsid w:val="00A26FD7"/>
    <w:rsid w:val="00A30740"/>
    <w:rsid w:val="00A3437F"/>
    <w:rsid w:val="00A366AF"/>
    <w:rsid w:val="00A42D09"/>
    <w:rsid w:val="00A47D1F"/>
    <w:rsid w:val="00A64C06"/>
    <w:rsid w:val="00A81D0C"/>
    <w:rsid w:val="00A83E7C"/>
    <w:rsid w:val="00A87F7E"/>
    <w:rsid w:val="00A9122A"/>
    <w:rsid w:val="00A94B88"/>
    <w:rsid w:val="00A96C7D"/>
    <w:rsid w:val="00A96EC1"/>
    <w:rsid w:val="00AB2723"/>
    <w:rsid w:val="00AC02B9"/>
    <w:rsid w:val="00AC237C"/>
    <w:rsid w:val="00AC2B6F"/>
    <w:rsid w:val="00AC5574"/>
    <w:rsid w:val="00AC75D1"/>
    <w:rsid w:val="00AD6EBB"/>
    <w:rsid w:val="00AE7F6D"/>
    <w:rsid w:val="00AF0366"/>
    <w:rsid w:val="00AF7619"/>
    <w:rsid w:val="00B103FD"/>
    <w:rsid w:val="00B2185B"/>
    <w:rsid w:val="00B346F0"/>
    <w:rsid w:val="00B71576"/>
    <w:rsid w:val="00B90E4C"/>
    <w:rsid w:val="00B92D42"/>
    <w:rsid w:val="00BA1167"/>
    <w:rsid w:val="00BA3B40"/>
    <w:rsid w:val="00BB4B04"/>
    <w:rsid w:val="00BC62D0"/>
    <w:rsid w:val="00C00F9B"/>
    <w:rsid w:val="00C1765A"/>
    <w:rsid w:val="00C179E2"/>
    <w:rsid w:val="00C31A54"/>
    <w:rsid w:val="00C37458"/>
    <w:rsid w:val="00C64C9C"/>
    <w:rsid w:val="00C67276"/>
    <w:rsid w:val="00C75419"/>
    <w:rsid w:val="00C77761"/>
    <w:rsid w:val="00C77AB5"/>
    <w:rsid w:val="00C81B79"/>
    <w:rsid w:val="00C979A1"/>
    <w:rsid w:val="00CB7EEE"/>
    <w:rsid w:val="00CC48AC"/>
    <w:rsid w:val="00CE06FA"/>
    <w:rsid w:val="00CE713E"/>
    <w:rsid w:val="00CF1B74"/>
    <w:rsid w:val="00CF6EED"/>
    <w:rsid w:val="00D0657E"/>
    <w:rsid w:val="00D12B05"/>
    <w:rsid w:val="00D24EDB"/>
    <w:rsid w:val="00D3502F"/>
    <w:rsid w:val="00D55E7A"/>
    <w:rsid w:val="00D57116"/>
    <w:rsid w:val="00D712B6"/>
    <w:rsid w:val="00D74F97"/>
    <w:rsid w:val="00D84390"/>
    <w:rsid w:val="00D9182C"/>
    <w:rsid w:val="00DA0132"/>
    <w:rsid w:val="00DA72A4"/>
    <w:rsid w:val="00DB01A5"/>
    <w:rsid w:val="00DB1ACD"/>
    <w:rsid w:val="00DC2791"/>
    <w:rsid w:val="00DC32C5"/>
    <w:rsid w:val="00DC50C9"/>
    <w:rsid w:val="00DD6F9B"/>
    <w:rsid w:val="00DE2E00"/>
    <w:rsid w:val="00DE7F5A"/>
    <w:rsid w:val="00E17AD0"/>
    <w:rsid w:val="00E22FDA"/>
    <w:rsid w:val="00E27B95"/>
    <w:rsid w:val="00E53A0F"/>
    <w:rsid w:val="00E56093"/>
    <w:rsid w:val="00E6695E"/>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F06A9"/>
    <w:rsid w:val="00EF1B98"/>
    <w:rsid w:val="00F1693F"/>
    <w:rsid w:val="00F17944"/>
    <w:rsid w:val="00F24379"/>
    <w:rsid w:val="00F25817"/>
    <w:rsid w:val="00F40045"/>
    <w:rsid w:val="00F47012"/>
    <w:rsid w:val="00F51469"/>
    <w:rsid w:val="00F579F8"/>
    <w:rsid w:val="00F6528D"/>
    <w:rsid w:val="00F66560"/>
    <w:rsid w:val="00F701CE"/>
    <w:rsid w:val="00F71C7F"/>
    <w:rsid w:val="00F72975"/>
    <w:rsid w:val="00F73B56"/>
    <w:rsid w:val="00F82CB7"/>
    <w:rsid w:val="00F87B20"/>
    <w:rsid w:val="00F918B4"/>
    <w:rsid w:val="00F95000"/>
    <w:rsid w:val="00FA16C8"/>
    <w:rsid w:val="00FA445D"/>
    <w:rsid w:val="00FB0A38"/>
    <w:rsid w:val="00FB13EC"/>
    <w:rsid w:val="00FB29CB"/>
    <w:rsid w:val="00FB5066"/>
    <w:rsid w:val="00FB68C4"/>
    <w:rsid w:val="00FB77A5"/>
    <w:rsid w:val="00FC2E66"/>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EEDC3-C313-4CB4-B65F-70A7E0DE4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1936</Words>
  <Characters>12504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02T17:35:00Z</dcterms:created>
  <dcterms:modified xsi:type="dcterms:W3CDTF">2019-01-0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DRr7Czq"/&gt;&lt;style id="http://www.zotero.org/styles/environmental-entomology" hasBibliography="1" bibliographyStyleHasBeenSet="1"/&gt;&lt;prefs&gt;&lt;pref name="fieldType" value="Field"/&gt;&lt;/prefs&gt;&lt;/data&gt;</vt:lpwstr>
  </property>
</Properties>
</file>